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728FE" w:rsidRDefault="000728FE" w:rsidP="001D0992">
      <w:pPr>
        <w:spacing w:after="0" w:line="240" w:lineRule="auto"/>
        <w:jc w:val="center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:rsidR="000728FE" w:rsidRDefault="000728FE" w:rsidP="001D0992">
      <w:pPr>
        <w:spacing w:after="0" w:line="240" w:lineRule="auto"/>
        <w:jc w:val="center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:rsidR="00DB3ED4" w:rsidRPr="00A320E6" w:rsidRDefault="000728FE" w:rsidP="001D0992">
      <w:pPr>
        <w:spacing w:after="0" w:line="240" w:lineRule="auto"/>
        <w:jc w:val="center"/>
        <w:rPr>
          <w:rFonts w:asciiTheme="majorBidi" w:hAnsiTheme="majorBidi" w:cstheme="majorBidi"/>
          <w:color w:val="000000" w:themeColor="text1"/>
          <w:sz w:val="24"/>
          <w:szCs w:val="24"/>
        </w:rPr>
      </w:pPr>
      <w:r>
        <w:rPr>
          <w:noProof/>
          <w:lang w:val="en-US" w:eastAsia="en-US"/>
        </w:rPr>
        <w:drawing>
          <wp:inline distT="0" distB="0" distL="0" distR="0" wp14:anchorId="7D329663" wp14:editId="18C04855">
            <wp:extent cx="1080000" cy="1080000"/>
            <wp:effectExtent l="0" t="0" r="0" b="0"/>
            <wp:docPr id="1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80000" cy="10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37830" w:rsidRDefault="00637830" w:rsidP="001D0992">
      <w:pPr>
        <w:tabs>
          <w:tab w:val="center" w:pos="4252"/>
          <w:tab w:val="left" w:pos="5831"/>
        </w:tabs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A409EF" w:rsidRDefault="00A409EF" w:rsidP="001D0992">
      <w:pPr>
        <w:tabs>
          <w:tab w:val="center" w:pos="4252"/>
          <w:tab w:val="left" w:pos="5831"/>
        </w:tabs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637830" w:rsidRDefault="00637830" w:rsidP="001D0992">
      <w:pPr>
        <w:tabs>
          <w:tab w:val="center" w:pos="4252"/>
          <w:tab w:val="left" w:pos="5831"/>
        </w:tabs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637830" w:rsidRDefault="00637830" w:rsidP="001D0992">
      <w:pPr>
        <w:tabs>
          <w:tab w:val="center" w:pos="4252"/>
          <w:tab w:val="left" w:pos="5831"/>
        </w:tabs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B3ED4" w:rsidRDefault="00970B0D" w:rsidP="001D0992">
      <w:pPr>
        <w:tabs>
          <w:tab w:val="center" w:pos="4252"/>
          <w:tab w:val="left" w:pos="5831"/>
        </w:tabs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SKRIPSI</w:t>
      </w:r>
    </w:p>
    <w:p w:rsidR="00637830" w:rsidRDefault="00637830" w:rsidP="001D0992">
      <w:pPr>
        <w:tabs>
          <w:tab w:val="center" w:pos="4252"/>
          <w:tab w:val="left" w:pos="5831"/>
        </w:tabs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637830" w:rsidRDefault="00637830" w:rsidP="001D0992">
      <w:pPr>
        <w:tabs>
          <w:tab w:val="center" w:pos="4252"/>
          <w:tab w:val="left" w:pos="5831"/>
        </w:tabs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637830" w:rsidRDefault="00637830" w:rsidP="001D0992">
      <w:pPr>
        <w:tabs>
          <w:tab w:val="center" w:pos="4252"/>
          <w:tab w:val="left" w:pos="5831"/>
        </w:tabs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637830" w:rsidRDefault="00637830" w:rsidP="001D0992">
      <w:pPr>
        <w:tabs>
          <w:tab w:val="center" w:pos="4252"/>
          <w:tab w:val="left" w:pos="5831"/>
        </w:tabs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370E4D" w:rsidRPr="00A320E6" w:rsidRDefault="00370E4D" w:rsidP="001D0992">
      <w:pPr>
        <w:tabs>
          <w:tab w:val="center" w:pos="4252"/>
          <w:tab w:val="left" w:pos="5831"/>
        </w:tabs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7E643E" w:rsidRDefault="003310CA" w:rsidP="005950F7">
      <w:pPr>
        <w:spacing w:after="0" w:line="240" w:lineRule="auto"/>
        <w:jc w:val="center"/>
        <w:rPr>
          <w:rFonts w:asciiTheme="majorBidi" w:hAnsiTheme="majorBidi" w:cstheme="majorBidi"/>
          <w:b/>
        </w:rPr>
      </w:pPr>
      <w:r>
        <w:rPr>
          <w:rFonts w:asciiTheme="majorBidi" w:hAnsiTheme="majorBidi" w:cstheme="majorBidi"/>
          <w:b/>
        </w:rPr>
        <w:t>RANCANG BANGUN</w:t>
      </w:r>
      <w:r w:rsidR="005950F7">
        <w:rPr>
          <w:rFonts w:asciiTheme="majorBidi" w:hAnsiTheme="majorBidi" w:cstheme="majorBidi"/>
          <w:b/>
        </w:rPr>
        <w:t xml:space="preserve"> </w:t>
      </w:r>
      <w:r w:rsidR="009C408A">
        <w:rPr>
          <w:rFonts w:asciiTheme="majorBidi" w:hAnsiTheme="majorBidi" w:cstheme="majorBidi"/>
          <w:b/>
        </w:rPr>
        <w:t>APLIKASI</w:t>
      </w:r>
      <w:r w:rsidR="005950F7">
        <w:rPr>
          <w:rFonts w:asciiTheme="majorBidi" w:hAnsiTheme="majorBidi" w:cstheme="majorBidi"/>
          <w:b/>
        </w:rPr>
        <w:t xml:space="preserve"> </w:t>
      </w:r>
      <w:r w:rsidR="00637830">
        <w:rPr>
          <w:rFonts w:asciiTheme="majorBidi" w:hAnsiTheme="majorBidi" w:cstheme="majorBidi"/>
          <w:b/>
        </w:rPr>
        <w:t>SELEKSI</w:t>
      </w:r>
      <w:r w:rsidR="005950F7">
        <w:rPr>
          <w:rFonts w:asciiTheme="majorBidi" w:hAnsiTheme="majorBidi" w:cstheme="majorBidi"/>
          <w:b/>
        </w:rPr>
        <w:t xml:space="preserve"> </w:t>
      </w:r>
      <w:r w:rsidR="00637830">
        <w:rPr>
          <w:rFonts w:asciiTheme="majorBidi" w:hAnsiTheme="majorBidi" w:cstheme="majorBidi"/>
          <w:b/>
        </w:rPr>
        <w:t>PENERIMAAN</w:t>
      </w:r>
      <w:r w:rsidR="005950F7">
        <w:rPr>
          <w:rFonts w:asciiTheme="majorBidi" w:hAnsiTheme="majorBidi" w:cstheme="majorBidi"/>
          <w:b/>
        </w:rPr>
        <w:t xml:space="preserve"> </w:t>
      </w:r>
      <w:r w:rsidR="00DB3ED4" w:rsidRPr="00637830">
        <w:rPr>
          <w:rFonts w:asciiTheme="majorBidi" w:hAnsiTheme="majorBidi" w:cstheme="majorBidi"/>
          <w:b/>
        </w:rPr>
        <w:t>SANTRI</w:t>
      </w:r>
      <w:r w:rsidR="005950F7">
        <w:rPr>
          <w:rFonts w:asciiTheme="majorBidi" w:hAnsiTheme="majorBidi" w:cstheme="majorBidi"/>
          <w:b/>
        </w:rPr>
        <w:t xml:space="preserve"> </w:t>
      </w:r>
      <w:r w:rsidR="00DB3ED4" w:rsidRPr="00637830">
        <w:rPr>
          <w:rFonts w:asciiTheme="majorBidi" w:hAnsiTheme="majorBidi" w:cstheme="majorBidi"/>
          <w:b/>
        </w:rPr>
        <w:t>BARU</w:t>
      </w:r>
    </w:p>
    <w:p w:rsidR="007E643E" w:rsidRDefault="00391CE6" w:rsidP="003214CC">
      <w:pPr>
        <w:spacing w:after="0" w:line="240" w:lineRule="auto"/>
        <w:jc w:val="center"/>
        <w:rPr>
          <w:rFonts w:asciiTheme="majorBidi" w:hAnsiTheme="majorBidi" w:cstheme="majorBidi"/>
          <w:b/>
        </w:rPr>
      </w:pPr>
      <w:r>
        <w:rPr>
          <w:rFonts w:asciiTheme="majorBidi" w:hAnsiTheme="majorBidi" w:cstheme="majorBidi"/>
          <w:b/>
        </w:rPr>
        <w:t>BERBASIS</w:t>
      </w:r>
      <w:r w:rsidR="003214CC">
        <w:rPr>
          <w:rFonts w:asciiTheme="majorBidi" w:hAnsiTheme="majorBidi" w:cstheme="majorBidi"/>
          <w:b/>
        </w:rPr>
        <w:t xml:space="preserve"> </w:t>
      </w:r>
      <w:r>
        <w:rPr>
          <w:rFonts w:asciiTheme="majorBidi" w:hAnsiTheme="majorBidi" w:cstheme="majorBidi"/>
          <w:b/>
        </w:rPr>
        <w:t>WEB</w:t>
      </w:r>
      <w:r w:rsidR="003214CC">
        <w:rPr>
          <w:rFonts w:asciiTheme="majorBidi" w:hAnsiTheme="majorBidi" w:cstheme="majorBidi"/>
          <w:b/>
        </w:rPr>
        <w:t xml:space="preserve"> PADA </w:t>
      </w:r>
      <w:r w:rsidR="00DB3ED4" w:rsidRPr="00637830">
        <w:rPr>
          <w:rFonts w:asciiTheme="majorBidi" w:hAnsiTheme="majorBidi" w:cstheme="majorBidi"/>
          <w:b/>
        </w:rPr>
        <w:t>P</w:t>
      </w:r>
      <w:r w:rsidR="009C408A">
        <w:rPr>
          <w:rFonts w:asciiTheme="majorBidi" w:hAnsiTheme="majorBidi" w:cstheme="majorBidi"/>
          <w:b/>
        </w:rPr>
        <w:t>ONDOK</w:t>
      </w:r>
      <w:r w:rsidR="003214CC">
        <w:rPr>
          <w:rFonts w:asciiTheme="majorBidi" w:hAnsiTheme="majorBidi" w:cstheme="majorBidi"/>
          <w:b/>
        </w:rPr>
        <w:t xml:space="preserve"> </w:t>
      </w:r>
      <w:r w:rsidR="00DB3ED4" w:rsidRPr="00637830">
        <w:rPr>
          <w:rFonts w:asciiTheme="majorBidi" w:hAnsiTheme="majorBidi" w:cstheme="majorBidi"/>
          <w:b/>
        </w:rPr>
        <w:t>P</w:t>
      </w:r>
      <w:r w:rsidR="009C408A">
        <w:rPr>
          <w:rFonts w:asciiTheme="majorBidi" w:hAnsiTheme="majorBidi" w:cstheme="majorBidi"/>
          <w:b/>
        </w:rPr>
        <w:t>ESANTREN</w:t>
      </w:r>
      <w:r w:rsidR="003214CC">
        <w:rPr>
          <w:rFonts w:asciiTheme="majorBidi" w:hAnsiTheme="majorBidi" w:cstheme="majorBidi"/>
          <w:b/>
        </w:rPr>
        <w:t xml:space="preserve"> </w:t>
      </w:r>
      <w:r w:rsidR="00DB3ED4" w:rsidRPr="00637830">
        <w:rPr>
          <w:rFonts w:asciiTheme="majorBidi" w:hAnsiTheme="majorBidi" w:cstheme="majorBidi"/>
          <w:b/>
        </w:rPr>
        <w:t>M</w:t>
      </w:r>
      <w:r w:rsidR="009C408A">
        <w:rPr>
          <w:rFonts w:asciiTheme="majorBidi" w:hAnsiTheme="majorBidi" w:cstheme="majorBidi"/>
          <w:b/>
        </w:rPr>
        <w:t>ODERN</w:t>
      </w:r>
    </w:p>
    <w:p w:rsidR="00DB3ED4" w:rsidRPr="00637830" w:rsidRDefault="00DB3ED4" w:rsidP="007E643E">
      <w:pPr>
        <w:spacing w:after="0" w:line="240" w:lineRule="auto"/>
        <w:jc w:val="center"/>
        <w:rPr>
          <w:rFonts w:asciiTheme="majorBidi" w:hAnsiTheme="majorBidi" w:cstheme="majorBidi"/>
          <w:b/>
        </w:rPr>
      </w:pPr>
      <w:r w:rsidRPr="00637830">
        <w:rPr>
          <w:rFonts w:asciiTheme="majorBidi" w:hAnsiTheme="majorBidi" w:cstheme="majorBidi"/>
          <w:b/>
        </w:rPr>
        <w:t>RAHMATUL ASRI</w:t>
      </w:r>
      <w:r w:rsidR="003310CA">
        <w:rPr>
          <w:rFonts w:asciiTheme="majorBidi" w:hAnsiTheme="majorBidi" w:cstheme="majorBidi"/>
          <w:b/>
        </w:rPr>
        <w:t xml:space="preserve"> KABUPATEN ENREKANG</w:t>
      </w: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:rsidR="000728FE" w:rsidRDefault="000728FE" w:rsidP="00637830">
      <w:pPr>
        <w:spacing w:after="0" w:line="240" w:lineRule="auto"/>
        <w:jc w:val="center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:rsidR="00DB3ED4" w:rsidRPr="00971210" w:rsidRDefault="00971210" w:rsidP="00637830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971210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OLEH</w:t>
      </w:r>
      <w:r w:rsidR="00DB3ED4" w:rsidRPr="00971210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:</w:t>
      </w:r>
    </w:p>
    <w:p w:rsidR="00637830" w:rsidRDefault="00637830" w:rsidP="001D0992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B3ED4" w:rsidRPr="00A320E6" w:rsidRDefault="00DB3ED4" w:rsidP="001D0992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A320E6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ACHMAD NUR SYAFITRI</w:t>
      </w:r>
    </w:p>
    <w:p w:rsidR="00DB3ED4" w:rsidRPr="00A320E6" w:rsidRDefault="00DB3ED4" w:rsidP="001D0992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A320E6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1229041058</w:t>
      </w: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</w:p>
    <w:p w:rsidR="00637830" w:rsidRDefault="00637830" w:rsidP="00637830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</w:p>
    <w:p w:rsidR="00DB3ED4" w:rsidRPr="00637830" w:rsidRDefault="00DB3ED4" w:rsidP="00637830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  <w:r w:rsidRPr="00637830">
        <w:rPr>
          <w:rFonts w:asciiTheme="majorBidi" w:hAnsiTheme="majorBidi" w:cstheme="majorBidi"/>
          <w:b/>
          <w:bCs/>
          <w:color w:val="000000" w:themeColor="text1"/>
        </w:rPr>
        <w:t>PROGRAM STUDI PEND</w:t>
      </w:r>
      <w:r w:rsidR="00A320E6" w:rsidRPr="00637830">
        <w:rPr>
          <w:rFonts w:asciiTheme="majorBidi" w:hAnsiTheme="majorBidi" w:cstheme="majorBidi"/>
          <w:b/>
          <w:bCs/>
          <w:color w:val="000000" w:themeColor="text1"/>
        </w:rPr>
        <w:t xml:space="preserve">IDIKAN </w:t>
      </w:r>
      <w:r w:rsidRPr="00637830">
        <w:rPr>
          <w:rFonts w:asciiTheme="majorBidi" w:hAnsiTheme="majorBidi" w:cstheme="majorBidi"/>
          <w:b/>
          <w:bCs/>
          <w:color w:val="000000" w:themeColor="text1"/>
        </w:rPr>
        <w:t xml:space="preserve">TEKNIK INFORMATIKA </w:t>
      </w:r>
      <w:r w:rsidR="00637830" w:rsidRPr="00637830">
        <w:rPr>
          <w:rFonts w:asciiTheme="majorBidi" w:hAnsiTheme="majorBidi" w:cstheme="majorBidi"/>
          <w:b/>
          <w:bCs/>
          <w:color w:val="000000" w:themeColor="text1"/>
        </w:rPr>
        <w:t>DAN</w:t>
      </w:r>
      <w:r w:rsidRPr="00637830">
        <w:rPr>
          <w:rFonts w:asciiTheme="majorBidi" w:hAnsiTheme="majorBidi" w:cstheme="majorBidi"/>
          <w:b/>
          <w:bCs/>
          <w:color w:val="000000" w:themeColor="text1"/>
        </w:rPr>
        <w:t xml:space="preserve"> KOMPUTER</w:t>
      </w:r>
    </w:p>
    <w:p w:rsidR="00DB3ED4" w:rsidRPr="00637830" w:rsidRDefault="00DB3ED4" w:rsidP="001D0992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  <w:r w:rsidRPr="00637830">
        <w:rPr>
          <w:rFonts w:asciiTheme="majorBidi" w:hAnsiTheme="majorBidi" w:cstheme="majorBidi"/>
          <w:b/>
          <w:bCs/>
          <w:color w:val="000000" w:themeColor="text1"/>
        </w:rPr>
        <w:t>JURUSAN PENDIDIKAN TEKNIK ELEKTRO</w:t>
      </w:r>
    </w:p>
    <w:p w:rsidR="00DB3ED4" w:rsidRPr="00637830" w:rsidRDefault="00DB3ED4" w:rsidP="001D0992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  <w:r w:rsidRPr="00637830">
        <w:rPr>
          <w:rFonts w:asciiTheme="majorBidi" w:hAnsiTheme="majorBidi" w:cstheme="majorBidi"/>
          <w:b/>
          <w:bCs/>
          <w:color w:val="000000" w:themeColor="text1"/>
        </w:rPr>
        <w:t>FAKULTAS TEKNIK</w:t>
      </w:r>
    </w:p>
    <w:p w:rsidR="00DB3ED4" w:rsidRPr="00637830" w:rsidRDefault="00DB3ED4" w:rsidP="001D0992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  <w:r w:rsidRPr="00637830">
        <w:rPr>
          <w:rFonts w:asciiTheme="majorBidi" w:hAnsiTheme="majorBidi" w:cstheme="majorBidi"/>
          <w:b/>
          <w:bCs/>
          <w:color w:val="000000" w:themeColor="text1"/>
        </w:rPr>
        <w:t>UNIVERSITAS NEGERI MAKASSAR</w:t>
      </w:r>
    </w:p>
    <w:p w:rsidR="00E865CD" w:rsidRDefault="00731A04" w:rsidP="001D0992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  <w:r>
        <w:rPr>
          <w:rFonts w:asciiTheme="majorBidi" w:hAnsiTheme="majorBidi" w:cstheme="majorBidi"/>
          <w:b/>
          <w:bCs/>
          <w:color w:val="000000" w:themeColor="text1"/>
        </w:rPr>
        <w:t>2019</w:t>
      </w:r>
    </w:p>
    <w:p w:rsidR="00CD4AEF" w:rsidRDefault="00CD4AEF" w:rsidP="001D0992">
      <w:pPr>
        <w:spacing w:after="0" w:line="240" w:lineRule="auto"/>
        <w:jc w:val="center"/>
        <w:rPr>
          <w:rFonts w:asciiTheme="majorBidi" w:hAnsiTheme="majorBidi" w:cstheme="majorBidi"/>
          <w:b/>
          <w:bCs/>
          <w:color w:val="000000" w:themeColor="text1"/>
        </w:rPr>
      </w:pPr>
    </w:p>
    <w:p w:rsidR="00CD4AEF" w:rsidRPr="00397875" w:rsidRDefault="00CD4AEF" w:rsidP="00CD4AEF">
      <w:pPr>
        <w:spacing w:after="0" w:line="48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lastRenderedPageBreak/>
        <w:t>ABSTRAK</w:t>
      </w:r>
    </w:p>
    <w:p w:rsidR="00CD4AEF" w:rsidRDefault="00CD4AEF" w:rsidP="00CD4AEF">
      <w:pPr>
        <w:spacing w:after="0" w:line="48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CD4AEF" w:rsidRDefault="00CD4AEF" w:rsidP="00CD4AEF">
      <w:pPr>
        <w:spacing w:after="0" w:line="240" w:lineRule="auto"/>
        <w:ind w:firstLine="720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617A62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 xml:space="preserve">Achmad Nur Syafitri, </w:t>
      </w:r>
      <w:r w:rsidRPr="00617A62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1229041058. </w:t>
      </w:r>
      <w:r w:rsidRPr="00617A62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Rancang Bangun Aplikasi Seleksi Penerimaan Santri Baru Berbasis Web pada Pondok Pesantren Modern Rahmatul Asri Kabupaten Enrekang</w:t>
      </w:r>
      <w:r w:rsidRPr="00617A62">
        <w:rPr>
          <w:rFonts w:asciiTheme="majorBidi" w:hAnsiTheme="majorBidi" w:cstheme="majorBidi"/>
          <w:color w:val="000000" w:themeColor="text1"/>
          <w:sz w:val="24"/>
          <w:szCs w:val="24"/>
        </w:rPr>
        <w:t>. Makassar: Fakultas Teknik, U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>niversitas Negeri Makassar, 2019</w:t>
      </w:r>
      <w:r w:rsidRPr="00617A62">
        <w:rPr>
          <w:rFonts w:asciiTheme="majorBidi" w:hAnsiTheme="majorBidi" w:cstheme="majorBidi"/>
          <w:color w:val="000000" w:themeColor="text1"/>
          <w:sz w:val="24"/>
          <w:szCs w:val="24"/>
        </w:rPr>
        <w:t>, Pembimbing: Al Imran dan Iwan Suhardi.</w:t>
      </w:r>
    </w:p>
    <w:p w:rsidR="00CD4AEF" w:rsidRDefault="00CD4AEF" w:rsidP="00CD4AEF">
      <w:pPr>
        <w:spacing w:after="0" w:line="240" w:lineRule="auto"/>
        <w:ind w:firstLine="720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:rsidR="00CD4AEF" w:rsidRPr="00447EDF" w:rsidRDefault="00CD4AEF" w:rsidP="00CD4AEF">
      <w:pPr>
        <w:spacing w:after="0" w:line="240" w:lineRule="auto"/>
        <w:ind w:firstLine="720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enelitian ini bertujuan untuk menghasilkan sebuah aplikasi seleksi penerimaan santri baru berbasis web yang memenuhi standar kualitas ISO 9126 ditinjau dari aspek </w:t>
      </w:r>
      <w:r w:rsidRPr="004C03C9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functionality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Pr="004C03C9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fficiency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Pr="004C03C9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portability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an </w:t>
      </w:r>
      <w:r w:rsidRPr="004C03C9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usability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Aplikasi ini akan digunakan pada pelaksanaan penerimaan santri baru di Pondok Pesantren Modern Rahmatul Asri Kabupaten Enrekang. Penelitian ini dilakukan dengan metode </w:t>
      </w:r>
      <w:r w:rsidRPr="00B40396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Research and Development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(R&amp;D) dengan menggunakan model </w:t>
      </w:r>
      <w:r w:rsidRPr="00B40396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waterfall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 dalam 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>pembuatan aplikasi yang dimulai dari tahap analisis kebutuhan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(</w:t>
      </w:r>
      <w:r w:rsidRPr="007E5BB0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requirement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>)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>pe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>rancangan (</w:t>
      </w:r>
      <w:r w:rsidRPr="007E5BB0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design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>), pengkodean (</w:t>
      </w:r>
      <w:r w:rsidRPr="00AF72A9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coding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) dan diakhiri dengan tahap 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>pengujian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(</w:t>
      </w:r>
      <w:r w:rsidRPr="00AF72A9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esting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>). Aplikasi ini dibuat dengan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Pr="008262A7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oftware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dobe Dreamweaver 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>menggunakan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ahasa pemrograman HTML dan PHP serta </w:t>
      </w:r>
      <w:r w:rsidRPr="000668BB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database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MySQL.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engujian aspek </w:t>
      </w:r>
      <w:r w:rsidRPr="00BD429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functionality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ilakukan dengan validasi aplikasi oleh dua orang ahli, pengujian aspek </w:t>
      </w:r>
      <w:r w:rsidRPr="00BD429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fficiency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ilakukan dengan mengukur </w:t>
      </w:r>
      <w:r w:rsidRPr="00BD429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response time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plikasi menggunakan </w:t>
      </w:r>
      <w:r w:rsidRPr="00BD429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oftware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APT 10.0, pengujian aspek </w:t>
      </w:r>
      <w:r w:rsidRPr="00BD429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portability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ilakukan dengan menjalankan aplikasi pada beberapa </w:t>
      </w:r>
      <w:r w:rsidRPr="00BD429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browser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yang berbeda dan pengujian aspek </w:t>
      </w:r>
      <w:r w:rsidRPr="00BD429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usability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ilakukan dengan mengumpulkan respon dan tanggapan pengguna aplika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i menggunakan metode </w:t>
      </w:r>
      <w:r w:rsidRPr="00BD429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ystem Usability Questionnaire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leh Lewis J.R. 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asil pengujian menunjukkan bahwa aplikasi lolos uji aspek </w:t>
      </w:r>
      <w:r w:rsidRPr="006A442D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functionality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karena setiap fungsi yang diuji dapat berjalan dengan baik, aplikasi juga dinyatakan lolos uji aspek </w:t>
      </w:r>
      <w:r w:rsidRPr="006A442D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fficiency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engan perolehan </w:t>
      </w:r>
      <w:r w:rsidRPr="006A442D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rating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angat baik. Hasil pengujian untuk aspek </w:t>
      </w:r>
      <w:r w:rsidRPr="006A442D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portability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menunjukkan bahwa aplikasi dapat dioperasikan pada berbagai jenis </w:t>
      </w:r>
      <w:r w:rsidRPr="006A442D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browser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sementara 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asil pengujian aspek </w:t>
      </w:r>
      <w:r w:rsidRPr="006A442D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usability</w:t>
      </w:r>
      <w:r w:rsidRPr="004C03C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erdasarkan respon dan tanggapan pengguna terhadap aplikasi membuktikan bahwa aplikasi dapat diterima oleh pengguna dengan kriteria sangat baik.</w:t>
      </w:r>
    </w:p>
    <w:p w:rsidR="00CD4AEF" w:rsidRDefault="00CD4AEF" w:rsidP="00CD4AEF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</w:rPr>
      </w:pPr>
    </w:p>
    <w:p w:rsidR="00CD4AEF" w:rsidRPr="00792AAE" w:rsidRDefault="00CD4AEF" w:rsidP="00CD4AEF">
      <w:pPr>
        <w:spacing w:after="0" w:line="240" w:lineRule="auto"/>
        <w:jc w:val="both"/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Kata Kunci: </w:t>
      </w:r>
      <w:r>
        <w:rPr>
          <w:rFonts w:ascii="Times New Roman" w:hAnsi="Times New Roman" w:cs="Times New Roman"/>
          <w:i/>
          <w:iCs/>
          <w:sz w:val="24"/>
        </w:rPr>
        <w:t>Aplikasi Web</w:t>
      </w:r>
      <w:r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</w:rPr>
        <w:t>HTML</w:t>
      </w:r>
      <w:r w:rsidRPr="00792AAE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i/>
          <w:iCs/>
          <w:sz w:val="24"/>
        </w:rPr>
        <w:t xml:space="preserve"> ISO </w:t>
      </w:r>
      <w:r w:rsidRPr="0020782E">
        <w:rPr>
          <w:rFonts w:ascii="Times New Roman" w:hAnsi="Times New Roman" w:cs="Times New Roman"/>
          <w:sz w:val="24"/>
        </w:rPr>
        <w:t>9126</w:t>
      </w:r>
      <w:r>
        <w:rPr>
          <w:rFonts w:ascii="Times New Roman" w:hAnsi="Times New Roman" w:cs="Times New Roman"/>
          <w:sz w:val="24"/>
        </w:rPr>
        <w:t xml:space="preserve">, </w:t>
      </w:r>
      <w:r w:rsidRPr="0020782E">
        <w:rPr>
          <w:rFonts w:ascii="Times New Roman" w:hAnsi="Times New Roman" w:cs="Times New Roman"/>
          <w:sz w:val="24"/>
        </w:rPr>
        <w:t>MySQL</w:t>
      </w:r>
      <w:r w:rsidRPr="00545AB8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i/>
          <w:iCs/>
          <w:sz w:val="24"/>
        </w:rPr>
        <w:t xml:space="preserve"> PHP</w:t>
      </w:r>
      <w:r>
        <w:rPr>
          <w:rFonts w:ascii="Times New Roman" w:hAnsi="Times New Roman" w:cs="Times New Roman"/>
          <w:sz w:val="24"/>
        </w:rPr>
        <w:t>.</w:t>
      </w:r>
    </w:p>
    <w:p w:rsidR="00CD4AEF" w:rsidRDefault="00CD4AEF" w:rsidP="001D0992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C573F" w:rsidRDefault="005C573F" w:rsidP="001D0992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C573F" w:rsidRDefault="005C573F" w:rsidP="001D0992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C573F" w:rsidRDefault="005C573F" w:rsidP="001D0992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C573F" w:rsidRDefault="005C573F" w:rsidP="001D0992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C573F" w:rsidRDefault="005C573F" w:rsidP="001D0992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C573F" w:rsidRDefault="005C573F" w:rsidP="001D0992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C573F" w:rsidRDefault="005C573F" w:rsidP="001D0992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C573F" w:rsidRDefault="005C573F" w:rsidP="001D0992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C573F" w:rsidRDefault="005C573F" w:rsidP="001D0992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C573F" w:rsidRDefault="005C573F" w:rsidP="001D0992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C573F" w:rsidRDefault="005C573F" w:rsidP="001D0992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  <w:bookmarkStart w:id="0" w:name="_GoBack"/>
      <w:bookmarkEnd w:id="0"/>
    </w:p>
    <w:p w:rsidR="00CD4AEF" w:rsidRDefault="00CD4AEF" w:rsidP="001D0992">
      <w:pPr>
        <w:spacing w:after="0" w:line="240" w:lineRule="auto"/>
        <w:jc w:val="center"/>
        <w:rPr>
          <w:rFonts w:asciiTheme="majorBidi" w:hAnsiTheme="majorBidi" w:cstheme="majorBidi"/>
          <w:b/>
          <w:sz w:val="24"/>
          <w:szCs w:val="24"/>
          <w:lang w:val="en-US"/>
        </w:rPr>
      </w:pPr>
      <w:r w:rsidRPr="005C573F">
        <w:rPr>
          <w:rFonts w:asciiTheme="majorBidi" w:hAnsiTheme="majorBidi" w:cstheme="majorBidi"/>
          <w:b/>
          <w:sz w:val="24"/>
          <w:szCs w:val="24"/>
          <w:lang w:val="en-US"/>
        </w:rPr>
        <w:lastRenderedPageBreak/>
        <w:t>DAFTAR PUSTAKA</w:t>
      </w:r>
    </w:p>
    <w:p w:rsidR="005C573F" w:rsidRPr="005C573F" w:rsidRDefault="005C573F" w:rsidP="001D0992">
      <w:pPr>
        <w:spacing w:after="0" w:line="240" w:lineRule="auto"/>
        <w:jc w:val="center"/>
        <w:rPr>
          <w:rFonts w:asciiTheme="majorBidi" w:hAnsiTheme="majorBidi" w:cstheme="majorBidi"/>
          <w:b/>
          <w:sz w:val="24"/>
          <w:szCs w:val="24"/>
          <w:lang w:val="en-US"/>
        </w:rPr>
      </w:pPr>
    </w:p>
    <w:p w:rsidR="00CD4AEF" w:rsidRDefault="00CD4AEF" w:rsidP="00CD4AE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author":[{"dropping-particle":"","family":"PERMADI","given":"AGUSTINUS AGUNG","non-dropping-particle":"","parse-names":false,"suffix":""}],"id":"ITEM-1","issued":{"date-parts":[["0"]]},"title":"PENGEMBANGAN MEDIA PEMBELAJARAN INTERAKTIF BERBASIS WEB DENGAN PEMANFAATAN VIDEO CONFERENCE MATA PELAJARAN PRODUKTIF TEKNIK KOMPUTER DAN JARINGAN DI SEKOLAH MENENGAH KEJURUAN","type":"article-journal"},"uris":["http://www.mendeley.com/documents/?uuid=52217f91-9d08-4d54-9f7b-47d3668f01dd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CD4AEF">
        <w:rPr>
          <w:rFonts w:asciiTheme="majorBidi" w:hAnsiTheme="majorBidi" w:cstheme="majorBidi"/>
          <w:noProof/>
          <w:sz w:val="24"/>
          <w:szCs w:val="24"/>
          <w:lang w:val="en-US"/>
        </w:rPr>
        <w:t>[1]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ISSN":"1829-7021","author":[{"dropping-particle":"","family":"Jaya","given":"Hendra","non-dropping-particle":"","parse-names":false,"suffix":""}],"container-title":"JETC\" Jurnal Elektronika Telekomunikasi &amp; Computer\"","id":"ITEM-1","issue":"1","issued":{"date-parts":[["2014"]]},"page":"75-90","publisher":"Jurusan Pendidikan Teknik Elektronika Fakultas Teknik Universitas Negeri …","title":"ANALISIS DAN PERANCANGAN SISTEM LABORATORIUM SIMULASI BERBASIS WEB","type":"article-journal","volume":"9"},"uris":["http://www.mendeley.com/documents/?uuid=3bddb4ac-04bf-40be-a9e1-bdf4050bc015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CD4AEF">
        <w:rPr>
          <w:rFonts w:asciiTheme="majorBidi" w:hAnsiTheme="majorBidi" w:cstheme="majorBidi"/>
          <w:noProof/>
          <w:sz w:val="24"/>
          <w:szCs w:val="24"/>
          <w:lang w:val="en-US"/>
        </w:rPr>
        <w:t>[2]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ISBN":"1742-6596","author":[{"dropping-particle":"","family":"Rahman","given":"Abdul","non-dropping-particle":"","parse-names":false,"suffix":""},{"dropping-particle":"","family":"Usman","given":"Mulbar","non-dropping-particle":"","parse-names":false,"suffix":""},{"dropping-particle":"","family":"Ahmar","given":"Ansari Saleh","non-dropping-particle":"","parse-names":false,"suffix":""}],"container-title":"Journal of Physics: Conference Series","id":"ITEM-1","issue":"1","issued":{"date-parts":[["2018"]]},"page":"12168","publisher":"IOP Publishing","title":"The Development of Android and Web-based Logical Thinking Measurement Tools as an Alternative Solution for Research Instruments","type":"paper-conference","volume":"1028"},"uris":["http://www.mendeley.com/documents/?uuid=fc5647b4-1c48-4585-8ba4-501b48d6caf2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CD4AEF">
        <w:rPr>
          <w:rFonts w:asciiTheme="majorBidi" w:hAnsiTheme="majorBidi" w:cstheme="majorBidi"/>
          <w:noProof/>
          <w:sz w:val="24"/>
          <w:szCs w:val="24"/>
          <w:lang w:val="en-US"/>
        </w:rPr>
        <w:t>[3]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author":[{"dropping-particle":"","family":"Lamada","given":"Mustari S","non-dropping-particle":"","parse-names":false,"suffix":""}],"id":"ITEM-1","issued":{"date-parts":[["2015"]]},"title":"Needs Analysis Project Based Learning In Programming Webcourses At Informatics And Computer Engineering Education Unm","type":"article-journal"},"uris":["http://www.mendeley.com/documents/?uuid=eb54f6ef-d8d7-4b8e-b15c-0c0936cd5ec1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CD4AEF">
        <w:rPr>
          <w:rFonts w:asciiTheme="majorBidi" w:hAnsiTheme="majorBidi" w:cstheme="majorBidi"/>
          <w:noProof/>
          <w:sz w:val="24"/>
          <w:szCs w:val="24"/>
          <w:lang w:val="en-US"/>
        </w:rPr>
        <w:t>[4]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ISBN":"6027629592","author":[{"dropping-particle":"","family":"Jaya","given":"Hendra","non-dropping-particle":"","parse-names":false,"suffix":""},{"dropping-particle":"","family":"Lumu","given":"Lu'mu","non-dropping-particle":"","parse-names":false,"suffix":""}],"id":"ITEM-1","issued":{"date-parts":[["2015"]]},"publisher":"Edukasi Mitra Grafika","title":"Praktikum Simulasi Berbasis Website","type":"article"},"uris":["http://www.mendeley.com/documents/?uuid=9372ce60-c6f6-4774-afd9-8f18a9607b82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CD4AEF">
        <w:rPr>
          <w:rFonts w:asciiTheme="majorBidi" w:hAnsiTheme="majorBidi" w:cstheme="majorBidi"/>
          <w:noProof/>
          <w:sz w:val="24"/>
          <w:szCs w:val="24"/>
          <w:lang w:val="en-US"/>
        </w:rPr>
        <w:t>[5]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CD4AEF">
        <w:rPr>
          <w:rFonts w:asciiTheme="majorBidi" w:hAnsiTheme="majorBidi" w:cstheme="majorBidi"/>
          <w:noProof/>
          <w:sz w:val="24"/>
          <w:szCs w:val="24"/>
          <w:lang w:val="en-US"/>
        </w:rPr>
        <w:t>[6]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ISBN":"1742-6596","author":[{"dropping-particle":"","family":"Noni","given":"Nurdin","non-dropping-particle":"","parse-names":false,"suffix":""},{"dropping-particle":"","family":"Ihsan","given":"Nasrul","non-dropping-particle":"","parse-names":false,"suffix":""},{"dropping-particle":"","family":"Ahmar","given":"Ansari Saleh","non-dropping-particle":"","parse-names":false,"suffix":""}],"container-title":"Journal of Physics: Conference Series","id":"ITEM-1","issue":"1","issued":{"date-parts":[["2018"]]},"page":"12050","publisher":"IOP Publishing","title":"The Development of Research Management Information System Based on Web at Universitas Negeri Makassar","type":"paper-conference","volume":"1028"},"uris":["http://www.mendeley.com/documents/?uuid=57597715-5a9e-4ed4-a6be-ee90b9a37f53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CD4AEF">
        <w:rPr>
          <w:rFonts w:asciiTheme="majorBidi" w:hAnsiTheme="majorBidi" w:cstheme="majorBidi"/>
          <w:noProof/>
          <w:sz w:val="24"/>
          <w:szCs w:val="24"/>
          <w:lang w:val="en-US"/>
        </w:rPr>
        <w:t>[7]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author":[{"dropping-particle":"","family":"Sriwahyuni","given":"Andi Ayu","non-dropping-particle":"","parse-names":false,"suffix":""},{"dropping-particle":"","family":"Annas","given":"Suwardi","non-dropping-particle":"","parse-names":false,"suffix":""},{"dropping-particle":"","family":"Ahmar","given":"Ansari Saleh","non-dropping-particle":"","parse-names":false,"suffix":""}],"container-title":"Seminar Nasional Variansi (Venue Artikulasi-Riset, Inovasi, Resonansi-Teori, dan Aplikasi Statistika)","id":"ITEM-1","issued":{"date-parts":[["2018"]]},"page":"31-45","title":"Pengembangan Paket Analisis Regresi Berbasis Web","type":"paper-conference","volume":"2018"},"uris":["http://www.mendeley.com/documents/?uuid=e78f2680-ba73-4304-99bb-5fd9a9302855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CD4AEF">
        <w:rPr>
          <w:rFonts w:asciiTheme="majorBidi" w:hAnsiTheme="majorBidi" w:cstheme="majorBidi"/>
          <w:noProof/>
          <w:sz w:val="24"/>
          <w:szCs w:val="24"/>
          <w:lang w:val="en-US"/>
        </w:rPr>
        <w:t>[8]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ISSN":"2548-6373","author":[{"dropping-particle":"","family":"Yani","given":"Ahmad","non-dropping-particle":"","parse-names":false,"suffix":""}],"container-title":"Jurnal Sains dan Pendidikan Fisika","id":"ITEM-1","issue":"3","issued":{"date-parts":[["2017"]]},"page":"224-230","title":"PENGARUH MEDIA MODEL HYBRID BERBASIS WEB WHANCED COURSE TERHADAP HASIL BELAJAR FISIKA","type":"article-journal","volume":"13"},"uris":["http://www.mendeley.com/documents/?uuid=e38316e8-9c03-46b4-b1b1-7140977888d6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CD4AEF">
        <w:rPr>
          <w:rFonts w:asciiTheme="majorBidi" w:hAnsiTheme="majorBidi" w:cstheme="majorBidi"/>
          <w:noProof/>
          <w:sz w:val="24"/>
          <w:szCs w:val="24"/>
          <w:lang w:val="en-US"/>
        </w:rPr>
        <w:t>[9]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author":[{"dropping-particle":"","family":"Jaya","given":"Hendra","non-dropping-particle":"","parse-names":false,"suffix":""}],"id":"ITEM-1","issued":{"date-parts":[["2014"]]},"title":"3D Simulation Laboratory Model Of Web-Based Interactive To Improve Accessibility, Desire To Learn, And Competence Of Student Vocational Subject","type":"article-journal"},"uris":["http://www.mendeley.com/documents/?uuid=2154d140-d5c4-483a-8628-f7b4ddf483ed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CD4AEF">
        <w:rPr>
          <w:rFonts w:asciiTheme="majorBidi" w:hAnsiTheme="majorBidi" w:cstheme="majorBidi"/>
          <w:noProof/>
          <w:sz w:val="24"/>
          <w:szCs w:val="24"/>
          <w:lang w:val="en-US"/>
        </w:rPr>
        <w:t>[10]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author":[{"dropping-particle":"","family":"Wahid","given":"Abdul","non-dropping-particle":"","parse-names":false,"suffix":""},{"dropping-particle":"","family":"Luhriyani","given":"Seny","non-dropping-particle":"","parse-names":false,"suffix":""},{"dropping-particle":"","family":"Jefri","given":"Riny","non-dropping-particle":"","parse-names":false,"suffix":""}],"container-title":"SISITI: Seminar Ilmiah Sistem Informasi dan Teknologi Informasi","id":"ITEM-1","issue":"1","issued":{"date-parts":[["2017"]]},"title":"IMPLEMENTASI PAPAN PENGUMUMAN DIGITAL TERINTEGRASI BERBASIS MULTIMEDIA WEBSITE DI JURUSAN BAHASA INGGRIS FAKULTAS BAHASA DAN SASTRA UNM","type":"paper-conference","volume":"4"},"uris":["http://www.mendeley.com/documents/?uuid=4f36d2fc-ec98-4411-899e-32efdeb9e415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CD4AEF">
        <w:rPr>
          <w:rFonts w:asciiTheme="majorBidi" w:hAnsiTheme="majorBidi" w:cstheme="majorBidi"/>
          <w:noProof/>
          <w:sz w:val="24"/>
          <w:szCs w:val="24"/>
          <w:lang w:val="en-US"/>
        </w:rPr>
        <w:t>[11]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ISSN":"2615-5133","author":[{"dropping-particle":"","family":"Hutagalung","given":"Juniar","non-dropping-particle":"","parse-names":false,"suffix":""},{"dropping-particle":"","family":"Winata","given":"Hendryan","non-dropping-particle":"","parse-names":false,"suffix":""},{"dropping-particle":"","family":"Jaya","given":"Hendra","non-dropping-particle":"","parse-names":false,"suffix":""}],"container-title":"J-SISKO TECH (Jurnal Teknologi Sistem Informasi dan Sistem Komputer TGD)","id":"ITEM-1","issue":"1","issued":{"date-parts":[["2019"]]},"page":"62-68","title":"Perancangan Dan Implementasi E-Learning Berbasis Web Pada SMA Negeri 1 Siantar","type":"article-journal","volume":"2"},"uris":["http://www.mendeley.com/documents/?uuid=4e89b5df-212c-46b6-8e05-159ee772e95b"]}],"mendeley":{"formattedCitation":"[12]","plainTextFormattedCitation":"[12]","previouslyFormattedCitation":"[12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CD4AEF">
        <w:rPr>
          <w:rFonts w:asciiTheme="majorBidi" w:hAnsiTheme="majorBidi" w:cstheme="majorBidi"/>
          <w:noProof/>
          <w:sz w:val="24"/>
          <w:szCs w:val="24"/>
          <w:lang w:val="en-US"/>
        </w:rPr>
        <w:t>[12]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 w:rsidR="00790A80"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author":[{"dropping-particle":"","family":"Rusli","given":"Rusli","non-dropping-particle":"","parse-names":false,"suffix":""},{"dropping-particle":"","family":"Ihsan","given":"Nasrul","non-dropping-particle":"","parse-names":false,"suffix":""},{"dropping-particle":"","family":"Ahmar","given":"Ansari Saleh","non-dropping-particle":"","parse-names":false,"suffix":""}],"id":"ITEM-1","issued":{"date-parts":[["2016"]]},"publisher":"Universitas Negeri Makassar","title":"Perancangan dan Pengembangan Sistem Informasi Penelitian di Universitas Negeri Makassar","type":"article-journal"},"uris":["http://www.mendeley.com/documents/?uuid=225af490-fbd7-4d20-9acd-f7c16ff593f5"]}],"mendeley":{"formattedCitation":"[13]","plainTextFormattedCitation":"[13]","previouslyFormattedCitation":"[13]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CD4AEF">
        <w:rPr>
          <w:rFonts w:asciiTheme="majorBidi" w:hAnsiTheme="majorBidi" w:cstheme="majorBidi"/>
          <w:noProof/>
          <w:sz w:val="24"/>
          <w:szCs w:val="24"/>
          <w:lang w:val="en-US"/>
        </w:rPr>
        <w:t>[13]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 w:rsidR="00790A80"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ISSN":"0215-0891","author":[{"dropping-particle":"","family":"Niswaty","given":"Risma","non-dropping-particle":"","parse-names":false,"suffix":""}],"container-title":"Jurnal Dedikasi","id":"ITEM-1","issue":"2","issued":{"date-parts":[["2011"]]},"page":"67-74","publisher":"Lembaga Pengabdian Kepada Masyarakat Universitas Negeri Makassar","title":"Sistem informasi Manajemen yang berbasis Komputer pada Pengolahan Data dan Informasi di Lembaga Mitra Lingkungan Sulawesi Selatan","type":"article-journal","volume":"13"},"uris":["http://www.mendeley.com/documents/?uuid=3c611e1b-c77e-4521-ab85-7aedb07abd2b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790A80" w:rsidRPr="00790A80">
        <w:rPr>
          <w:rFonts w:asciiTheme="majorBidi" w:hAnsiTheme="majorBidi" w:cstheme="majorBidi"/>
          <w:noProof/>
          <w:sz w:val="24"/>
          <w:szCs w:val="24"/>
          <w:lang w:val="en-US"/>
        </w:rPr>
        <w:t>[14]</w:t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 w:rsidR="00790A80"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ISSN":"2356-3958","author":[{"dropping-particle":"","family":"Vitalocca","given":"Dyah","non-dropping-particle":"","parse-names":false,"suffix":""},{"dropping-particle":"","family":"Rahman","given":"Edi Suhardi","non-dropping-particle":"","parse-names":false,"suffix":""},{"dropping-particle":"","family":"Uleng","given":"A Pattapari","non-dropping-particle":"","parse-names":false,"suffix":""}],"container-title":"Jurnal MEKOM (Media Komunikasi Pendidikan Kejuruan)","id":"ITEM-1","issue":"1","issued":{"date-parts":[["2019"]]},"page":"32-44","title":"PERANCANGAN SISTEM INFORMASI DATA DOSEN JURUSAN PENDIDIKAN TEKNIK ELEKTRO UNIVERSITAS NEGERI MAKASSAR BERBASIS WEB","type":"article-journal","volume":"5"},"uris":["http://www.mendeley.com/documents/?uuid=60aa34a8-686f-493d-a47a-3ac8128daeb9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790A80" w:rsidRPr="00790A80">
        <w:rPr>
          <w:rFonts w:asciiTheme="majorBidi" w:hAnsiTheme="majorBidi" w:cstheme="majorBidi"/>
          <w:noProof/>
          <w:sz w:val="24"/>
          <w:szCs w:val="24"/>
          <w:lang w:val="en-US"/>
        </w:rPr>
        <w:t>[15]</w:t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 w:rsidR="00790A80"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author":[{"dropping-particle":"","family":"Bulaeng","given":"Andi Mutia","non-dropping-particle":"","parse-names":false,"suffix":""},{"dropping-particle":"","family":"Bakri","given":"Hasrul","non-dropping-particle":"","parse-names":false,"suffix":""},{"dropping-particle":"","family":"Sidin","given":"Udin Sidik","non-dropping-particle":"","parse-names":false,"suffix":""}],"container-title":"Jurnal MediaTIK","id":"ITEM-1","issue":"1","issued":{"date-parts":[["2019"]]},"title":"Pengembangan System Informasi Keuangan Masjid Babul Muttaqien Parang Tambung Kota Makassar","type":"article-journal","volume":"1"},"uris":["http://www.mendeley.com/documents/?uuid=c4b84c91-e29e-4e24-a4b2-e19777637d28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790A80" w:rsidRPr="00790A80">
        <w:rPr>
          <w:rFonts w:asciiTheme="majorBidi" w:hAnsiTheme="majorBidi" w:cstheme="majorBidi"/>
          <w:noProof/>
          <w:sz w:val="24"/>
          <w:szCs w:val="24"/>
          <w:lang w:val="en-US"/>
        </w:rPr>
        <w:t>[16]</w:t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 w:rsidR="00790A80"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ISSN":"1829-7021","author":[{"dropping-particle":"","family":"Jaya","given":"Hendra Jaya","non-dropping-particle":"","parse-names":false,"suffix":""}],"container-title":"Elektronika Telekomunikasi &amp; Computer","id":"ITEM-1","issue":"2","issued":{"date-parts":[["2016"]]},"title":"APLIKASI SISTEM INFORMASI NILAI INDEKS PRESTASI MAHASISWA JURUSAN TEKNIK ELEKTRONIKA BERBASIS SMS (SHORT MESSAGE SERVICE) GATEWAY","type":"article-journal","volume":"11"},"uris":["http://www.mendeley.com/documents/?uuid=ee41739b-a159-46c1-b5ba-a2cde7906adc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790A80" w:rsidRPr="00790A80">
        <w:rPr>
          <w:rFonts w:asciiTheme="majorBidi" w:hAnsiTheme="majorBidi" w:cstheme="majorBidi"/>
          <w:noProof/>
          <w:sz w:val="24"/>
          <w:szCs w:val="24"/>
          <w:lang w:val="en-US"/>
        </w:rPr>
        <w:t>[17]</w:t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 w:rsidR="00790A80"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ISSN":"1829-7021","author":[{"dropping-particle":"","family":"Zain","given":"Satria Gunawan","non-dropping-particle":"","parse-names":false,"suffix":""}],"container-title":"Elektronika Telekomunikasi &amp; Computer","id":"ITEM-1","issue":"2","issued":{"date-parts":[["2016"]]},"title":"PENGEMBANGAN SISTEM INFORMASI BERBASIS PENELITIAN PNBP PADA LEMBAGA PENELITIAN UNIVERSITAS NEGERI MAKASSAR","type":"article-journal","volume":"11"},"uris":["http://www.mendeley.com/documents/?uuid=43fa3b0a-5ef1-42a9-b593-dca236db7f79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790A80" w:rsidRPr="00790A80">
        <w:rPr>
          <w:rFonts w:asciiTheme="majorBidi" w:hAnsiTheme="majorBidi" w:cstheme="majorBidi"/>
          <w:noProof/>
          <w:sz w:val="24"/>
          <w:szCs w:val="24"/>
          <w:lang w:val="en-US"/>
        </w:rPr>
        <w:t>[18]</w:t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 w:rsidR="00790A80">
        <w:rPr>
          <w:rFonts w:asciiTheme="majorBidi" w:hAnsiTheme="majorBidi" w:cstheme="majorBidi"/>
          <w:sz w:val="24"/>
          <w:szCs w:val="24"/>
          <w:lang w:val="en-US"/>
        </w:rPr>
        <w:instrText>ADDIN CSL_CITATION {"citationItems":[{"id":"ITEM-1","itemData":{"author":[{"dropping-particle":"","family":"Kurniati","given":"Kurniati","non-dropping-particle":"","parse-names":false,"suffix":""},{"dropping-particle":"","family":"Sinring","given":"Abdullah","non-dropping-particle":"","parse-names":false,"suffix":""},{"dropping-particle":"","family":"Yasser","given":"Ahmad","non-dropping-particle":"","parse-names":false,"suffix":""}],"id":"ITEM-1","issued":{"date-parts":[["2018"]]},"publisher":"UNIVERSITAS NEGERI MAKASSAR","title":"PENGEMBANGAN SISTEM INFORMASI LAYANAN BIMBINGAN KONSELING BERBASIS MICROSOFT ACCES TINGKAT SMP DI KABUPATEN TAKALAR","type":"article"},"uris":["http://www.mendeley.com/documents/?uuid=022634c5-15b0-425e-bf55-39f70a3aff92"]}],"mendeley":{"formattedCitation":"[19]","plainTextFormattedCitation":"[19]"},"properties":{"noteIndex":0},"schema":"https://github.com/citation-style-language/schema/raw/master/csl-citation.json"}</w:instrText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790A80" w:rsidRPr="00790A80">
        <w:rPr>
          <w:rFonts w:asciiTheme="majorBidi" w:hAnsiTheme="majorBidi" w:cstheme="majorBidi"/>
          <w:noProof/>
          <w:sz w:val="24"/>
          <w:szCs w:val="24"/>
          <w:lang w:val="en-US"/>
        </w:rPr>
        <w:t>[19]</w:t>
      </w:r>
      <w:r w:rsidR="00790A80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:rsidR="00790A80" w:rsidRPr="00790A80" w:rsidRDefault="00CD4AEF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790A80" w:rsidRPr="00790A80">
        <w:rPr>
          <w:rFonts w:ascii="Times New Roman" w:hAnsi="Times New Roman" w:cs="Times New Roman"/>
          <w:noProof/>
          <w:sz w:val="24"/>
          <w:szCs w:val="24"/>
        </w:rPr>
        <w:t>[1]</w:t>
      </w:r>
      <w:r w:rsidR="00790A80" w:rsidRPr="00790A80">
        <w:rPr>
          <w:rFonts w:ascii="Times New Roman" w:hAnsi="Times New Roman" w:cs="Times New Roman"/>
          <w:noProof/>
          <w:sz w:val="24"/>
          <w:szCs w:val="24"/>
        </w:rPr>
        <w:tab/>
        <w:t>A. A. PERMADI, “PENGEMBANGAN MEDIA PEMBELAJARAN INTERAKTIF BERBASIS WEB DENGAN PEMANFAATAN VIDEO CONFERENCE MATA PELAJARAN PRODUKTIF TEKNIK KOMPUTER DAN JARINGAN DI SEKOLAH MENENGAH KEJURUAN.”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2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 xml:space="preserve">H. Jaya, “ANALISIS DAN PERANCANGAN SISTEM LABORATORIUM SIMULASI BERBASIS WEB,” </w:t>
      </w:r>
      <w:r w:rsidRPr="00790A80">
        <w:rPr>
          <w:rFonts w:ascii="Times New Roman" w:hAnsi="Times New Roman" w:cs="Times New Roman"/>
          <w:i/>
          <w:iCs/>
          <w:noProof/>
          <w:sz w:val="24"/>
          <w:szCs w:val="24"/>
        </w:rPr>
        <w:t>JETC" J. Elektron. Telekomun. Comput.</w:t>
      </w:r>
      <w:r w:rsidRPr="00790A80">
        <w:rPr>
          <w:rFonts w:ascii="Times New Roman" w:hAnsi="Times New Roman" w:cs="Times New Roman"/>
          <w:noProof/>
          <w:sz w:val="24"/>
          <w:szCs w:val="24"/>
        </w:rPr>
        <w:t>, vol. 9, no. 1, pp. 75–90, 2014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3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 xml:space="preserve">A. Rahman, M. Usman, and A. S. Ahmar, “The Development of Android and Web-based Logical Thinking Measurement Tools as an Alternative Solution for Research Instruments,” in </w:t>
      </w:r>
      <w:r w:rsidRPr="00790A80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s: Conference Series</w:t>
      </w:r>
      <w:r w:rsidRPr="00790A80">
        <w:rPr>
          <w:rFonts w:ascii="Times New Roman" w:hAnsi="Times New Roman" w:cs="Times New Roman"/>
          <w:noProof/>
          <w:sz w:val="24"/>
          <w:szCs w:val="24"/>
        </w:rPr>
        <w:t>, 2018, vol. 1028, no. 1, p. 12168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4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>M. S. Lamada, “Needs Analysis Project Based Learning In Programming Webcourses At Informatics And Computer Engineering Education Unm,” 2015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5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>H. Jaya and L. Lumu, “Praktikum Simulasi Berbasis Website.” Edukasi Mitra Grafika, 2015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6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 xml:space="preserve">S. Suhartono, “DESAIN SISTEM MOBILE WEB STORE MENGGUNAKAN CODEIGNITER, MYSQL, DAN JQUERY MOBILE,” </w:t>
      </w:r>
      <w:r w:rsidRPr="00790A80">
        <w:rPr>
          <w:rFonts w:ascii="Times New Roman" w:hAnsi="Times New Roman" w:cs="Times New Roman"/>
          <w:i/>
          <w:iCs/>
          <w:noProof/>
          <w:sz w:val="24"/>
          <w:szCs w:val="24"/>
        </w:rPr>
        <w:t>Din. J. Ilm. Tek. Mesin</w:t>
      </w:r>
      <w:r w:rsidRPr="00790A80">
        <w:rPr>
          <w:rFonts w:ascii="Times New Roman" w:hAnsi="Times New Roman" w:cs="Times New Roman"/>
          <w:noProof/>
          <w:sz w:val="24"/>
          <w:szCs w:val="24"/>
        </w:rPr>
        <w:t>, vol. 6, no. 2, 2015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7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 xml:space="preserve">N. Noni, N. Ihsan, and A. S. Ahmar, “The Development of Research Management Information System Based on Web at Universitas Negeri Makassar,” in </w:t>
      </w:r>
      <w:r w:rsidRPr="00790A80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s: Conference Series</w:t>
      </w:r>
      <w:r w:rsidRPr="00790A80">
        <w:rPr>
          <w:rFonts w:ascii="Times New Roman" w:hAnsi="Times New Roman" w:cs="Times New Roman"/>
          <w:noProof/>
          <w:sz w:val="24"/>
          <w:szCs w:val="24"/>
        </w:rPr>
        <w:t>, 2018, vol. 1028, no. 1, p. 12050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8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 xml:space="preserve">A. A. Sriwahyuni, S. Annas, and A. S. Ahmar, “Pengembangan Paket Analisis Regresi Berbasis Web,” in </w:t>
      </w:r>
      <w:r w:rsidRPr="00790A80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Variansi (Venue Artikulasi-Riset, Inovasi, Resonansi-Teori, dan Aplikasi Statistika)</w:t>
      </w:r>
      <w:r w:rsidRPr="00790A80">
        <w:rPr>
          <w:rFonts w:ascii="Times New Roman" w:hAnsi="Times New Roman" w:cs="Times New Roman"/>
          <w:noProof/>
          <w:sz w:val="24"/>
          <w:szCs w:val="24"/>
        </w:rPr>
        <w:t>, 2018, vol. 2018, pp. 31–45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9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 xml:space="preserve">A. Yani, “PENGARUH MEDIA MODEL HYBRID BERBASIS WEB WHANCED COURSE TERHADAP HASIL BELAJAR FISIKA,” </w:t>
      </w:r>
      <w:r w:rsidRPr="00790A80">
        <w:rPr>
          <w:rFonts w:ascii="Times New Roman" w:hAnsi="Times New Roman" w:cs="Times New Roman"/>
          <w:i/>
          <w:iCs/>
          <w:noProof/>
          <w:sz w:val="24"/>
          <w:szCs w:val="24"/>
        </w:rPr>
        <w:t>J. Sains dan Pendidik. Fis.</w:t>
      </w:r>
      <w:r w:rsidRPr="00790A80">
        <w:rPr>
          <w:rFonts w:ascii="Times New Roman" w:hAnsi="Times New Roman" w:cs="Times New Roman"/>
          <w:noProof/>
          <w:sz w:val="24"/>
          <w:szCs w:val="24"/>
        </w:rPr>
        <w:t>, vol. 13, no. 3, pp. 224–230, 2017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10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>H. Jaya, “3D Simulation Laboratory Model Of Web-Based Interactive To Improve Accessibility, Desire To Learn, And Competence Of Student Vocational Subject,” 2014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11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 xml:space="preserve">A. Wahid, S. Luhriyani, and R. Jefri, “IMPLEMENTASI PAPAN PENGUMUMAN DIGITAL TERINTEGRASI BERBASIS MULTIMEDIA WEBSITE DI JURUSAN BAHASA INGGRIS FAKULTAS BAHASA DAN SASTRA UNM,” in </w:t>
      </w:r>
      <w:r w:rsidRPr="00790A80">
        <w:rPr>
          <w:rFonts w:ascii="Times New Roman" w:hAnsi="Times New Roman" w:cs="Times New Roman"/>
          <w:i/>
          <w:iCs/>
          <w:noProof/>
          <w:sz w:val="24"/>
          <w:szCs w:val="24"/>
        </w:rPr>
        <w:t>SISITI: Seminar Ilmiah Sistem Informasi dan Teknologi Informasi</w:t>
      </w:r>
      <w:r w:rsidRPr="00790A80">
        <w:rPr>
          <w:rFonts w:ascii="Times New Roman" w:hAnsi="Times New Roman" w:cs="Times New Roman"/>
          <w:noProof/>
          <w:sz w:val="24"/>
          <w:szCs w:val="24"/>
        </w:rPr>
        <w:t>, 2017, vol. 4, no. 1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12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 xml:space="preserve">J. Hutagalung, H. Winata, and H. Jaya, “Perancangan Dan Implementasi E-Learning Berbasis Web Pada SMA Negeri 1 Siantar,” </w:t>
      </w:r>
      <w:r w:rsidRPr="00790A80">
        <w:rPr>
          <w:rFonts w:ascii="Times New Roman" w:hAnsi="Times New Roman" w:cs="Times New Roman"/>
          <w:i/>
          <w:iCs/>
          <w:noProof/>
          <w:sz w:val="24"/>
          <w:szCs w:val="24"/>
        </w:rPr>
        <w:t>J-SISKO TECH (Jurnal Teknol. Sist. Inf. dan Sist. Komput. TGD)</w:t>
      </w:r>
      <w:r w:rsidRPr="00790A80">
        <w:rPr>
          <w:rFonts w:ascii="Times New Roman" w:hAnsi="Times New Roman" w:cs="Times New Roman"/>
          <w:noProof/>
          <w:sz w:val="24"/>
          <w:szCs w:val="24"/>
        </w:rPr>
        <w:t>, vol. 2, no. 1, pp. 62–68, 2019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lastRenderedPageBreak/>
        <w:t>[13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>R. Rusli, N. Ihsan, and A. S. Ahmar, “Perancangan dan Pengembangan Sistem Informasi Penelitian di Universitas Negeri Makassar,” 2016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14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 xml:space="preserve">R. Niswaty, “Sistem informasi Manajemen yang berbasis Komputer pada Pengolahan Data dan Informasi di Lembaga Mitra Lingkungan Sulawesi Selatan,” </w:t>
      </w:r>
      <w:r w:rsidRPr="00790A80">
        <w:rPr>
          <w:rFonts w:ascii="Times New Roman" w:hAnsi="Times New Roman" w:cs="Times New Roman"/>
          <w:i/>
          <w:iCs/>
          <w:noProof/>
          <w:sz w:val="24"/>
          <w:szCs w:val="24"/>
        </w:rPr>
        <w:t>J. Dedik.</w:t>
      </w:r>
      <w:r w:rsidRPr="00790A80">
        <w:rPr>
          <w:rFonts w:ascii="Times New Roman" w:hAnsi="Times New Roman" w:cs="Times New Roman"/>
          <w:noProof/>
          <w:sz w:val="24"/>
          <w:szCs w:val="24"/>
        </w:rPr>
        <w:t>, vol. 13, no. 2, pp. 67–74, 2011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15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 xml:space="preserve">D. Vitalocca, E. S. Rahman, and A. P. Uleng, “PERANCANGAN SISTEM INFORMASI DATA DOSEN JURUSAN PENDIDIKAN TEKNIK ELEKTRO UNIVERSITAS NEGERI MAKASSAR BERBASIS WEB,” </w:t>
      </w:r>
      <w:r w:rsidRPr="00790A80">
        <w:rPr>
          <w:rFonts w:ascii="Times New Roman" w:hAnsi="Times New Roman" w:cs="Times New Roman"/>
          <w:i/>
          <w:iCs/>
          <w:noProof/>
          <w:sz w:val="24"/>
          <w:szCs w:val="24"/>
        </w:rPr>
        <w:t>J. MEKOM (Media Komun. Pendidik. Kejuruan)</w:t>
      </w:r>
      <w:r w:rsidRPr="00790A80">
        <w:rPr>
          <w:rFonts w:ascii="Times New Roman" w:hAnsi="Times New Roman" w:cs="Times New Roman"/>
          <w:noProof/>
          <w:sz w:val="24"/>
          <w:szCs w:val="24"/>
        </w:rPr>
        <w:t>, vol. 5, no. 1, pp. 32–44, 2019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16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 xml:space="preserve">A. M. Bulaeng, H. Bakri, and U. S. Sidin, “Pengembangan System Informasi Keuangan Masjid Babul Muttaqien Parang Tambung Kota Makassar,” </w:t>
      </w:r>
      <w:r w:rsidRPr="00790A80">
        <w:rPr>
          <w:rFonts w:ascii="Times New Roman" w:hAnsi="Times New Roman" w:cs="Times New Roman"/>
          <w:i/>
          <w:iCs/>
          <w:noProof/>
          <w:sz w:val="24"/>
          <w:szCs w:val="24"/>
        </w:rPr>
        <w:t>J. Mediat.</w:t>
      </w:r>
      <w:r w:rsidRPr="00790A80">
        <w:rPr>
          <w:rFonts w:ascii="Times New Roman" w:hAnsi="Times New Roman" w:cs="Times New Roman"/>
          <w:noProof/>
          <w:sz w:val="24"/>
          <w:szCs w:val="24"/>
        </w:rPr>
        <w:t>, vol. 1, no. 1, 2019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17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 xml:space="preserve">H. J. Jaya, “APLIKASI SISTEM INFORMASI NILAI INDEKS PRESTASI MAHASISWA JURUSAN TEKNIK ELEKTRONIKA BERBASIS SMS (SHORT MESSAGE SERVICE) GATEWAY,” </w:t>
      </w:r>
      <w:r w:rsidRPr="00790A80">
        <w:rPr>
          <w:rFonts w:ascii="Times New Roman" w:hAnsi="Times New Roman" w:cs="Times New Roman"/>
          <w:i/>
          <w:iCs/>
          <w:noProof/>
          <w:sz w:val="24"/>
          <w:szCs w:val="24"/>
        </w:rPr>
        <w:t>Elektron. Telekomun. Comput.</w:t>
      </w:r>
      <w:r w:rsidRPr="00790A80">
        <w:rPr>
          <w:rFonts w:ascii="Times New Roman" w:hAnsi="Times New Roman" w:cs="Times New Roman"/>
          <w:noProof/>
          <w:sz w:val="24"/>
          <w:szCs w:val="24"/>
        </w:rPr>
        <w:t>, vol. 11, no. 2, 2016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18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 xml:space="preserve">S. G. Zain, “PENGEMBANGAN SISTEM INFORMASI BERBASIS PENELITIAN PNBP PADA LEMBAGA PENELITIAN UNIVERSITAS NEGERI MAKASSAR,” </w:t>
      </w:r>
      <w:r w:rsidRPr="00790A80">
        <w:rPr>
          <w:rFonts w:ascii="Times New Roman" w:hAnsi="Times New Roman" w:cs="Times New Roman"/>
          <w:i/>
          <w:iCs/>
          <w:noProof/>
          <w:sz w:val="24"/>
          <w:szCs w:val="24"/>
        </w:rPr>
        <w:t>Elektron. Telekomun. Comput.</w:t>
      </w:r>
      <w:r w:rsidRPr="00790A80">
        <w:rPr>
          <w:rFonts w:ascii="Times New Roman" w:hAnsi="Times New Roman" w:cs="Times New Roman"/>
          <w:noProof/>
          <w:sz w:val="24"/>
          <w:szCs w:val="24"/>
        </w:rPr>
        <w:t>, vol. 11, no. 2, 2016.</w:t>
      </w:r>
    </w:p>
    <w:p w:rsidR="00790A80" w:rsidRPr="00790A80" w:rsidRDefault="00790A80" w:rsidP="00790A8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790A80">
        <w:rPr>
          <w:rFonts w:ascii="Times New Roman" w:hAnsi="Times New Roman" w:cs="Times New Roman"/>
          <w:noProof/>
          <w:sz w:val="24"/>
          <w:szCs w:val="24"/>
        </w:rPr>
        <w:t>[19]</w:t>
      </w:r>
      <w:r w:rsidRPr="00790A80">
        <w:rPr>
          <w:rFonts w:ascii="Times New Roman" w:hAnsi="Times New Roman" w:cs="Times New Roman"/>
          <w:noProof/>
          <w:sz w:val="24"/>
          <w:szCs w:val="24"/>
        </w:rPr>
        <w:tab/>
        <w:t>K. Kurniati, A. Sinring, and A. Yasser, “PENGEMBANGAN SISTEM INFORMASI LAYANAN BIMBINGAN KONSELING BERBASIS MICROSOFT ACCES TINGKAT SMP DI KABUPATEN TAKALAR.” UNIVERSITAS NEGERI MAKASSAR, 2018.</w:t>
      </w:r>
    </w:p>
    <w:p w:rsidR="00CD4AEF" w:rsidRPr="00CD4AEF" w:rsidRDefault="00CD4AEF" w:rsidP="00CD4AEF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</w:p>
    <w:sectPr w:rsidR="00CD4AEF" w:rsidRPr="00CD4AEF" w:rsidSect="00A320E6">
      <w:footerReference w:type="first" r:id="rId8"/>
      <w:pgSz w:w="11906" w:h="16838" w:code="9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E59A9" w:rsidRDefault="00EE59A9">
      <w:pPr>
        <w:spacing w:after="0" w:line="240" w:lineRule="auto"/>
      </w:pPr>
      <w:r>
        <w:separator/>
      </w:r>
    </w:p>
  </w:endnote>
  <w:endnote w:type="continuationSeparator" w:id="0">
    <w:p w:rsidR="00EE59A9" w:rsidRDefault="00EE59A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32074737"/>
    </w:sdtPr>
    <w:sdtEndPr/>
    <w:sdtContent>
      <w:p w:rsidR="00FC2AE0" w:rsidRDefault="00637830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t>1</w:t>
        </w:r>
        <w:r>
          <w:fldChar w:fldCharType="end"/>
        </w:r>
      </w:p>
    </w:sdtContent>
  </w:sdt>
  <w:p w:rsidR="00FC2AE0" w:rsidRDefault="00EE59A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E59A9" w:rsidRDefault="00EE59A9">
      <w:pPr>
        <w:spacing w:after="0" w:line="240" w:lineRule="auto"/>
      </w:pPr>
      <w:r>
        <w:separator/>
      </w:r>
    </w:p>
  </w:footnote>
  <w:footnote w:type="continuationSeparator" w:id="0">
    <w:p w:rsidR="00EE59A9" w:rsidRDefault="00EE59A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851CF"/>
    <w:rsid w:val="000728FE"/>
    <w:rsid w:val="001107E8"/>
    <w:rsid w:val="001A0FED"/>
    <w:rsid w:val="001D0992"/>
    <w:rsid w:val="002A49CA"/>
    <w:rsid w:val="002B1A91"/>
    <w:rsid w:val="002C6D3A"/>
    <w:rsid w:val="002F2BB4"/>
    <w:rsid w:val="003214CC"/>
    <w:rsid w:val="003310CA"/>
    <w:rsid w:val="00370E4D"/>
    <w:rsid w:val="00391CE6"/>
    <w:rsid w:val="003D2DEC"/>
    <w:rsid w:val="004851CF"/>
    <w:rsid w:val="004C4BD0"/>
    <w:rsid w:val="004F66F0"/>
    <w:rsid w:val="0055404A"/>
    <w:rsid w:val="005950F7"/>
    <w:rsid w:val="005A00CB"/>
    <w:rsid w:val="005C573F"/>
    <w:rsid w:val="005D2576"/>
    <w:rsid w:val="005E5EA2"/>
    <w:rsid w:val="00637830"/>
    <w:rsid w:val="00655B68"/>
    <w:rsid w:val="00663ECA"/>
    <w:rsid w:val="006A4505"/>
    <w:rsid w:val="006C2857"/>
    <w:rsid w:val="006D5372"/>
    <w:rsid w:val="006F5AB8"/>
    <w:rsid w:val="007208A2"/>
    <w:rsid w:val="00731A04"/>
    <w:rsid w:val="00790A80"/>
    <w:rsid w:val="00794336"/>
    <w:rsid w:val="007B0E1E"/>
    <w:rsid w:val="007E643E"/>
    <w:rsid w:val="008A7C76"/>
    <w:rsid w:val="00970B0D"/>
    <w:rsid w:val="00971210"/>
    <w:rsid w:val="009C408A"/>
    <w:rsid w:val="009C5220"/>
    <w:rsid w:val="00A320E6"/>
    <w:rsid w:val="00A3569C"/>
    <w:rsid w:val="00A409EF"/>
    <w:rsid w:val="00A86D54"/>
    <w:rsid w:val="00AE268F"/>
    <w:rsid w:val="00AF3B53"/>
    <w:rsid w:val="00B41919"/>
    <w:rsid w:val="00CD4AEF"/>
    <w:rsid w:val="00D10AF4"/>
    <w:rsid w:val="00D53F65"/>
    <w:rsid w:val="00D561E9"/>
    <w:rsid w:val="00DB3ED4"/>
    <w:rsid w:val="00DC43F0"/>
    <w:rsid w:val="00E32543"/>
    <w:rsid w:val="00E47719"/>
    <w:rsid w:val="00E658A8"/>
    <w:rsid w:val="00ED0DC0"/>
    <w:rsid w:val="00EE59A9"/>
    <w:rsid w:val="00F02D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3598B59"/>
  <w15:docId w15:val="{CBECA5ED-B17A-4CDD-A37E-5A4D934F72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851CF"/>
    <w:rPr>
      <w:rFonts w:eastAsiaTheme="minorEastAsia"/>
      <w:lang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DB3ED4"/>
    <w:pPr>
      <w:tabs>
        <w:tab w:val="center" w:pos="4680"/>
        <w:tab w:val="right" w:pos="9360"/>
      </w:tabs>
      <w:spacing w:after="0" w:line="240" w:lineRule="auto"/>
    </w:pPr>
    <w:rPr>
      <w:rFonts w:ascii="Times New Roman" w:hAnsi="Times New Roman"/>
      <w:sz w:val="24"/>
      <w:szCs w:val="20"/>
      <w:lang w:val="en-US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DB3ED4"/>
    <w:rPr>
      <w:rFonts w:ascii="Times New Roman" w:eastAsiaTheme="minorEastAsia" w:hAnsi="Times New Roman"/>
      <w:sz w:val="24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D537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5372"/>
    <w:rPr>
      <w:rFonts w:ascii="Segoe UI" w:eastAsiaTheme="minorEastAsia" w:hAnsi="Segoe UI" w:cs="Segoe UI"/>
      <w:sz w:val="18"/>
      <w:szCs w:val="18"/>
      <w:lang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E181F6-7DBD-4F78-A302-0CC00CB9C3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4</Pages>
  <Words>3538</Words>
  <Characters>20171</Characters>
  <Application>Microsoft Office Word</Application>
  <DocSecurity>0</DocSecurity>
  <Lines>168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;Lapodang</dc:creator>
  <cp:lastModifiedBy>Fhatiah Adiba</cp:lastModifiedBy>
  <cp:revision>4</cp:revision>
  <cp:lastPrinted>2018-12-16T04:18:00Z</cp:lastPrinted>
  <dcterms:created xsi:type="dcterms:W3CDTF">2019-06-21T02:39:00Z</dcterms:created>
  <dcterms:modified xsi:type="dcterms:W3CDTF">2019-06-21T03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